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F57D09">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F57D09">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F57D09">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F57D09">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F57D09">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F57D09">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F57D09">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F57D09">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F57D09">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F57D09">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F57D09">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F57D09">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F57D09">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F57D09">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F57D09">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F57D09">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F57D09">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F57D09">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F57D09">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F57D09">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F57D09">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F57D09">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F57D09">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F57D09">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A03DDF">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861A98"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861A98"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861A98" w14:paraId="06C72C5B" w14:textId="77777777" w:rsidTr="00A03DDF">
        <w:tc>
          <w:tcPr>
            <w:tcW w:w="1242" w:type="dxa"/>
          </w:tcPr>
          <w:p w14:paraId="494EF47C" w14:textId="77777777" w:rsidR="00A03DDF" w:rsidRDefault="00A03DDF" w:rsidP="00AA60D4">
            <w:pPr>
              <w:rPr>
                <w:rStyle w:val="Hyperlink"/>
                <w:noProof/>
                <w:color w:val="auto"/>
                <w:u w:val="none"/>
                <w:lang w:val="en-US"/>
              </w:rPr>
            </w:pPr>
          </w:p>
        </w:tc>
        <w:tc>
          <w:tcPr>
            <w:tcW w:w="7564" w:type="dxa"/>
          </w:tcPr>
          <w:p w14:paraId="75061E59" w14:textId="77777777" w:rsidR="00A03DDF" w:rsidRDefault="00A03DDF" w:rsidP="00AA60D4">
            <w:pPr>
              <w:rPr>
                <w:rStyle w:val="Hyperlink"/>
                <w:noProof/>
                <w:color w:val="auto"/>
                <w:u w:val="none"/>
                <w:lang w:val="en-US"/>
              </w:rPr>
            </w:pPr>
          </w:p>
        </w:tc>
      </w:tr>
      <w:tr w:rsidR="00A03DDF" w:rsidRPr="00861A98"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861A98"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Heading2"/>
        <w:ind w:firstLine="708"/>
      </w:pPr>
      <w:r w:rsidRPr="00FC52FE">
        <w:t>1.</w:t>
      </w:r>
      <w:r>
        <w:t>2</w:t>
      </w:r>
      <w:r w:rsidRPr="00FC52FE">
        <w:t xml:space="preserve"> Objetivos</w:t>
      </w:r>
    </w:p>
    <w:p w14:paraId="380EF13D" w14:textId="4A179A63" w:rsidR="003C014D" w:rsidRPr="00FC52FE" w:rsidRDefault="003C014D" w:rsidP="00C4798E">
      <w:pPr>
        <w:pStyle w:val="Heading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77777777" w:rsidR="00ED1068" w:rsidRPr="002A4B1A" w:rsidRDefault="005C576B" w:rsidP="00C4798E">
      <w:pPr>
        <w:pStyle w:val="Heading2"/>
        <w:ind w:firstLine="708"/>
      </w:pPr>
      <w:bookmarkStart w:id="5" w:name="_Toc484442670"/>
      <w:r w:rsidRPr="002A4B1A">
        <w:t>2.1 Introdução</w:t>
      </w:r>
      <w:bookmarkEnd w:id="5"/>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w:t>
      </w:r>
      <w:r w:rsidR="004B3084">
        <w:lastRenderedPageBreak/>
        <w:t xml:space="preserve">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01B04281" w:rsidR="004B3084" w:rsidRDefault="004B3084" w:rsidP="004B3084">
      <w:pPr>
        <w:pStyle w:val="Caption"/>
        <w:jc w:val="center"/>
      </w:pPr>
      <w:r>
        <w:t xml:space="preserve">Figura </w:t>
      </w:r>
      <w:fldSimple w:instr=" SEQ Figura \* ARABIC ">
        <w:r w:rsidR="00F002AC">
          <w:rPr>
            <w:noProof/>
          </w:rPr>
          <w:t>1</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1E329A79" w:rsidR="00B14593" w:rsidRDefault="00B14593" w:rsidP="00B14593">
      <w:pPr>
        <w:pStyle w:val="Caption"/>
        <w:jc w:val="center"/>
      </w:pPr>
      <w:r>
        <w:t xml:space="preserve">Figura </w:t>
      </w:r>
      <w:fldSimple w:instr=" SEQ Figura \* ARABIC ">
        <w:r w:rsidR="00F002AC">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EA3F2CD" w:rsidR="00E42088" w:rsidRDefault="00E42088" w:rsidP="00E42088">
      <w:pPr>
        <w:pStyle w:val="Caption"/>
        <w:jc w:val="center"/>
      </w:pPr>
      <w:r>
        <w:t xml:space="preserve">Figura </w:t>
      </w:r>
      <w:fldSimple w:instr=" SEQ Figura \* ARABIC ">
        <w:r w:rsidR="00F002AC">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7EC7B45E" w:rsidR="001123E1" w:rsidRDefault="001123E1" w:rsidP="001123E1">
      <w:pPr>
        <w:pStyle w:val="Caption"/>
        <w:jc w:val="center"/>
      </w:pPr>
      <w:r>
        <w:t xml:space="preserve">Figura </w:t>
      </w:r>
      <w:fldSimple w:instr=" SEQ Figura \* ARABIC ">
        <w:r w:rsidR="00F002AC">
          <w:rPr>
            <w:noProof/>
          </w:rPr>
          <w:t>4</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3F4BEB49" w:rsidR="005D606F" w:rsidRDefault="005D606F" w:rsidP="005D606F">
      <w:pPr>
        <w:pStyle w:val="Caption"/>
        <w:jc w:val="center"/>
      </w:pPr>
      <w:r>
        <w:t xml:space="preserve">Figura </w:t>
      </w:r>
      <w:fldSimple w:instr=" SEQ Figura \* ARABIC ">
        <w:r w:rsidR="00F002AC">
          <w:rPr>
            <w:noProof/>
          </w:rPr>
          <w:t>5</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E771D67" w:rsidR="00656E03" w:rsidRPr="008B1B8C" w:rsidRDefault="00656E03" w:rsidP="00656E03">
      <w:pPr>
        <w:pStyle w:val="Caption"/>
        <w:jc w:val="center"/>
      </w:pPr>
      <w:r>
        <w:t xml:space="preserve">Figura </w:t>
      </w:r>
      <w:fldSimple w:instr=" SEQ Figura \* ARABIC ">
        <w:r w:rsidR="00F002AC">
          <w:rPr>
            <w:noProof/>
          </w:rPr>
          <w:t>6</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w:t>
      </w:r>
      <w:r>
        <w:lastRenderedPageBreak/>
        <w:t>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769B5DF2" w:rsidR="00702B29" w:rsidRDefault="00702B29" w:rsidP="00702B29">
      <w:pPr>
        <w:pStyle w:val="Caption"/>
        <w:jc w:val="center"/>
      </w:pPr>
      <w:r>
        <w:t xml:space="preserve">Figura </w:t>
      </w:r>
      <w:fldSimple w:instr=" SEQ Figura \* ARABIC ">
        <w:r w:rsidR="00F002AC">
          <w:rPr>
            <w:noProof/>
          </w:rPr>
          <w:t>7</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50496F60" w:rsidR="00702B29" w:rsidRDefault="00702B29" w:rsidP="00702B29">
      <w:pPr>
        <w:pStyle w:val="Caption"/>
        <w:jc w:val="center"/>
      </w:pPr>
      <w:r>
        <w:t xml:space="preserve">Figura </w:t>
      </w:r>
      <w:fldSimple w:instr=" SEQ Figura \* ARABIC ">
        <w:r w:rsidR="00F002AC">
          <w:rPr>
            <w:noProof/>
          </w:rPr>
          <w:t>8</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472C631" w:rsidR="00702B29" w:rsidRDefault="00702B29" w:rsidP="00702B29">
      <w:pPr>
        <w:pStyle w:val="Caption"/>
        <w:jc w:val="center"/>
      </w:pPr>
      <w:r>
        <w:t xml:space="preserve">Figura </w:t>
      </w:r>
      <w:fldSimple w:instr=" SEQ Figura \* ARABIC ">
        <w:r w:rsidR="00F002AC">
          <w:rPr>
            <w:noProof/>
          </w:rPr>
          <w:t>9</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21">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281582CB" w:rsidR="00883E87" w:rsidRDefault="00883E87" w:rsidP="00883E87">
      <w:pPr>
        <w:pStyle w:val="Caption"/>
        <w:jc w:val="center"/>
      </w:pPr>
      <w:r>
        <w:t xml:space="preserve">Figura </w:t>
      </w:r>
      <w:fldSimple w:instr=" SEQ Figura \* ARABIC ">
        <w:r w:rsidR="00F002AC">
          <w:rPr>
            <w:noProof/>
          </w:rPr>
          <w:t>10</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lastRenderedPageBreak/>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22">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38116B14" w:rsidR="00D82654" w:rsidRDefault="00D82654" w:rsidP="00D82654">
      <w:pPr>
        <w:pStyle w:val="Caption"/>
        <w:jc w:val="center"/>
      </w:pPr>
      <w:r>
        <w:t xml:space="preserve">Figura </w:t>
      </w:r>
      <w:fldSimple w:instr=" SEQ Figura \* ARABIC ">
        <w:r w:rsidR="00F002AC">
          <w:rPr>
            <w:noProof/>
          </w:rPr>
          <w:t>11</w:t>
        </w:r>
      </w:fldSimple>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6D8B0AE"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E50E265" w:rsidR="003077F5" w:rsidRDefault="003077F5" w:rsidP="003077F5">
      <w:pPr>
        <w:pStyle w:val="Caption"/>
        <w:jc w:val="center"/>
      </w:pPr>
      <w:r>
        <w:t xml:space="preserve">Figura </w:t>
      </w:r>
      <w:fldSimple w:instr=" SEQ Figura \* ARABIC ">
        <w:r w:rsidR="00F002AC">
          <w:rPr>
            <w:noProof/>
          </w:rPr>
          <w:t>12</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 xml:space="preserve">Em 1997 foi publicada a primeira versão standardizada do protocolo HTTP, a versão HTTP/1.1 que serviu para clarificar algumas ambiguidades e trazer algumas vantagens, </w:t>
      </w:r>
      <w:r>
        <w:lastRenderedPageBreak/>
        <w:t>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0EA52A3D"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rsidR="00534740">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previously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 xml:space="preserve">Nos browsers mais usados constam os conhecidos Google Chrome, Mozilla Firefox, Safari, Opera e Microsoft Edge e todos tendem a fornecer o suporte necessário para as </w:t>
      </w:r>
      <w:r>
        <w:lastRenderedPageBreak/>
        <w:t>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4">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099C4A7F" w:rsidR="00466FB1" w:rsidRDefault="00466FB1" w:rsidP="00466FB1">
      <w:pPr>
        <w:pStyle w:val="Caption"/>
        <w:jc w:val="center"/>
      </w:pPr>
      <w:r>
        <w:t xml:space="preserve">Figura </w:t>
      </w:r>
      <w:fldSimple w:instr=" SEQ Figura \* ARABIC ">
        <w:r w:rsidR="00F002AC">
          <w:rPr>
            <w:noProof/>
          </w:rPr>
          <w:t>13</w:t>
        </w:r>
      </w:fldSimple>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lastRenderedPageBreak/>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5">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57C9A2A2" w:rsidR="00CB3E19" w:rsidRPr="008677E3" w:rsidRDefault="00CB3E19" w:rsidP="00CB3E19">
      <w:pPr>
        <w:pStyle w:val="Caption"/>
        <w:jc w:val="center"/>
      </w:pPr>
      <w:r>
        <w:t xml:space="preserve">Figura </w:t>
      </w:r>
      <w:fldSimple w:instr=" SEQ Figura \* ARABIC ">
        <w:r w:rsidR="00F002AC">
          <w:rPr>
            <w:noProof/>
          </w:rPr>
          <w:t>14</w:t>
        </w:r>
      </w:fldSimple>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4D244ED" w:rsidR="00035428" w:rsidRDefault="00AE7921" w:rsidP="00AE7921">
      <w:pPr>
        <w:pStyle w:val="Caption"/>
        <w:jc w:val="center"/>
      </w:pPr>
      <w:r>
        <w:t xml:space="preserve">Figura </w:t>
      </w:r>
      <w:fldSimple w:instr=" SEQ Figura \* ARABIC ">
        <w:r w:rsidR="00F002AC">
          <w:rPr>
            <w:noProof/>
          </w:rPr>
          <w:t>15</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7">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3A079E09" w:rsidR="00CD1F8F" w:rsidRDefault="00CD1F8F" w:rsidP="00CD1F8F">
      <w:pPr>
        <w:pStyle w:val="Caption"/>
        <w:jc w:val="center"/>
      </w:pPr>
      <w:r>
        <w:t xml:space="preserve">Figura </w:t>
      </w:r>
      <w:fldSimple w:instr=" SEQ Figura \* ARABIC ">
        <w:r w:rsidR="00F002AC">
          <w:rPr>
            <w:noProof/>
          </w:rPr>
          <w:t>16</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257CDC34"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por volta d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4F91DC69" w:rsidR="00C060DB" w:rsidRDefault="00C060DB" w:rsidP="00C060DB">
      <w:pPr>
        <w:pStyle w:val="Caption"/>
        <w:jc w:val="center"/>
      </w:pPr>
      <w:r>
        <w:t xml:space="preserve">Figura </w:t>
      </w:r>
      <w:fldSimple w:instr=" SEQ Figura \* ARABIC ">
        <w:r w:rsidR="00F002AC">
          <w:rPr>
            <w:noProof/>
          </w:rPr>
          <w:t>17</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617DCAD" w:rsidR="00501B09" w:rsidRDefault="00501B09" w:rsidP="00501B09">
      <w:pPr>
        <w:pStyle w:val="Caption"/>
        <w:jc w:val="center"/>
      </w:pPr>
      <w:r>
        <w:t xml:space="preserve">Figura </w:t>
      </w:r>
      <w:fldSimple w:instr=" SEQ Figura \* ARABIC ">
        <w:r w:rsidR="00F002AC">
          <w:rPr>
            <w:noProof/>
          </w:rPr>
          <w:t>18</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30">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7B280A1B" w:rsidR="00911472" w:rsidRDefault="00911472" w:rsidP="00911472">
      <w:pPr>
        <w:pStyle w:val="Caption"/>
        <w:jc w:val="center"/>
      </w:pPr>
      <w:r>
        <w:t xml:space="preserve">Figura </w:t>
      </w:r>
      <w:fldSimple w:instr=" SEQ Figura \* ARABIC ">
        <w:r w:rsidR="00F002AC">
          <w:rPr>
            <w:noProof/>
          </w:rPr>
          <w:t>19</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66B5D4AF" w:rsidR="00611144" w:rsidRDefault="00611144" w:rsidP="00611144">
      <w:pPr>
        <w:pStyle w:val="Caption"/>
        <w:jc w:val="center"/>
      </w:pPr>
      <w:r>
        <w:t xml:space="preserve">Figura </w:t>
      </w:r>
      <w:fldSimple w:instr=" SEQ Figura \* ARABIC ">
        <w:r w:rsidR="00F002AC">
          <w:rPr>
            <w:noProof/>
          </w:rPr>
          <w:t>20</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32">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0F041B6C" w:rsidR="00611144" w:rsidRDefault="00611144" w:rsidP="00611144">
      <w:pPr>
        <w:pStyle w:val="Caption"/>
        <w:jc w:val="center"/>
      </w:pPr>
      <w:r>
        <w:t xml:space="preserve">Figura </w:t>
      </w:r>
      <w:fldSimple w:instr=" SEQ Figura \* ARABIC ">
        <w:r w:rsidR="00F002AC">
          <w:rPr>
            <w:noProof/>
          </w:rPr>
          <w:t>21</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w:t>
      </w:r>
      <w:r>
        <w:t xml:space="preserve">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33">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139B9C07" w:rsidR="00F002AC" w:rsidRDefault="00F002AC" w:rsidP="00F002AC">
      <w:pPr>
        <w:pStyle w:val="Caption"/>
        <w:jc w:val="center"/>
      </w:pPr>
      <w:r>
        <w:t xml:space="preserve">Figura </w:t>
      </w:r>
      <w:fldSimple w:instr=" SEQ Figura \* ARABIC ">
        <w:r>
          <w:rPr>
            <w:noProof/>
          </w:rPr>
          <w:t>22</w:t>
        </w:r>
      </w:fldSimple>
      <w:r>
        <w:t xml:space="preserve"> - Human-Machine Interface</w:t>
      </w:r>
    </w:p>
    <w:p w14:paraId="1031018A" w14:textId="4AEDC62B" w:rsidR="00F002AC" w:rsidRDefault="00F002AC" w:rsidP="00A623E4"/>
    <w:p w14:paraId="147D5377" w14:textId="1D3A53B1" w:rsidR="00F10B1C" w:rsidRDefault="00F10B1C" w:rsidP="00F10B1C">
      <w:r>
        <w:t>Uma HMI deve</w:t>
      </w:r>
      <w:r>
        <w:t xml:space="preser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2C5969BD" w:rsidR="00F10B1C" w:rsidRDefault="00F10B1C" w:rsidP="00F10B1C">
      <w:r w:rsidRPr="00F10B1C">
        <w:rPr>
          <w:lang w:val="en-US"/>
        </w:rPr>
        <w:t>Segundo artigo divulgado pela</w:t>
      </w:r>
      <w:r w:rsidRPr="00F10B1C">
        <w:rPr>
          <w:lang w:val="en-US"/>
        </w:rPr>
        <w:t xml:space="preserve"> inside machines </w:t>
      </w:r>
      <w:r>
        <w:fldChar w:fldCharType="begin" w:fldLock="1"/>
      </w:r>
      <w:r w:rsidRPr="00F10B1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w:t>
      </w:r>
      <w:r>
        <w:t xml:space="preserve"> uma interface apropriada entre a máquina e o operador humano tem um grande impacto na eficiência e na facilidade de uso da mesma, e deve promover uma ligação harmoniosa entre ambos</w:t>
      </w:r>
      <w:r>
        <w:t xml:space="preserve">, constatando também </w:t>
      </w:r>
      <w:r>
        <w:t xml:space="preserve"> que uma HMI </w:t>
      </w:r>
      <w:r>
        <w:t xml:space="preserve">para ser </w:t>
      </w:r>
      <w:r>
        <w:t xml:space="preserve">confiável </w:t>
      </w:r>
      <w:r>
        <w:t xml:space="preserve">e </w:t>
      </w:r>
      <w:r>
        <w:t>fornece</w:t>
      </w:r>
      <w:r>
        <w:t>r</w:t>
      </w:r>
      <w:r>
        <w:t xml:space="preserve"> um desempenho seguro, eficiente e intuitivo depende da aplicação da</w:t>
      </w:r>
      <w:bookmarkStart w:id="10" w:name="_GoBack"/>
      <w:bookmarkEnd w:id="10"/>
      <w:r>
        <w:t>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lastRenderedPageBreak/>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1250DC3F" w14:textId="1A305182" w:rsidR="00F10B1C" w:rsidRPr="00F10B1C" w:rsidRDefault="004B3084" w:rsidP="00F10B1C">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F10B1C" w:rsidRPr="00F10B1C">
        <w:rPr>
          <w:rFonts w:ascii="Calibri" w:hAnsi="Calibri" w:cs="Calibri"/>
          <w:noProof/>
          <w:lang w:val="en-US"/>
        </w:rPr>
        <w:t xml:space="preserve">3D printing -- Additive manufacturing: An introduction. </w:t>
      </w:r>
      <w:r w:rsidR="00F10B1C" w:rsidRPr="00F10B1C">
        <w:rPr>
          <w:rFonts w:ascii="Calibri" w:hAnsi="Calibri" w:cs="Calibri"/>
          <w:noProof/>
        </w:rPr>
        <w:t>(2014). Retrieved from http://search.ebscohost.com/login.aspx?direct=true&amp;site=eds-live&amp;db=bth&amp;AN=97629391</w:t>
      </w:r>
    </w:p>
    <w:p w14:paraId="431E153C"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 xml:space="preserve">Alphonsus, E. R., &amp; Abdullah, M. O. (2016). A review on the applications of programmable logic controllers (PLCs), </w:t>
      </w:r>
      <w:r w:rsidRPr="00F10B1C">
        <w:rPr>
          <w:rFonts w:ascii="Calibri" w:hAnsi="Calibri" w:cs="Calibri"/>
          <w:i/>
          <w:iCs/>
          <w:noProof/>
        </w:rPr>
        <w:t>60 OP</w:t>
      </w:r>
      <w:r w:rsidRPr="00F10B1C">
        <w:rPr>
          <w:rFonts w:ascii="Calibri" w:hAnsi="Calibri" w:cs="Calibri"/>
          <w:noProof/>
        </w:rPr>
        <w:t>-</w:t>
      </w:r>
      <w:r w:rsidRPr="00F10B1C">
        <w:rPr>
          <w:rFonts w:ascii="Calibri" w:hAnsi="Calibri" w:cs="Calibri"/>
          <w:i/>
          <w:iCs/>
          <w:noProof/>
        </w:rPr>
        <w:t>I</w:t>
      </w:r>
      <w:r w:rsidRPr="00F10B1C">
        <w:rPr>
          <w:rFonts w:ascii="Calibri" w:hAnsi="Calibri" w:cs="Calibri"/>
          <w:noProof/>
        </w:rPr>
        <w:t>, 1185. https://doi.org/10.1016/j.rser.2016.01.025</w:t>
      </w:r>
    </w:p>
    <w:p w14:paraId="7421690C"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Anand, V., &amp; Saxena, D. (2013). 2013 IEEE International Conference on Computational Intelligence and Computing Research, Computational Intelligence and Computing Research (ICCIC), 2013 IEEE International Conference on. https://doi.org/10.1109/ICCIC.2013.6724273</w:t>
      </w:r>
    </w:p>
    <w:p w14:paraId="40C7F1C9"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519392BF"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2571845A"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lastRenderedPageBreak/>
        <w:t xml:space="preserve">Carvalho, A. I. R. de, &amp; Ferrolho, A. M. P. (2016). </w:t>
      </w:r>
      <w:r w:rsidRPr="00F10B1C">
        <w:rPr>
          <w:rFonts w:ascii="Calibri" w:hAnsi="Calibri" w:cs="Calibri"/>
          <w:i/>
          <w:iCs/>
          <w:noProof/>
        </w:rPr>
        <w:t>Desenvolvimento e melhoramento da Célula Flexível de Fabrico da ESTGV</w:t>
      </w:r>
      <w:r w:rsidRPr="00F10B1C">
        <w:rPr>
          <w:rFonts w:ascii="Calibri" w:hAnsi="Calibri" w:cs="Calibri"/>
          <w:noProof/>
        </w:rPr>
        <w:t>. Retrieved from http://search.ebscohost.com/login.aspx?direct=true&amp;site=eds-live&amp;db=edsrca&amp;AN=rcaap.openAccess.10400.19.3090</w:t>
      </w:r>
    </w:p>
    <w:p w14:paraId="0EEF37CE"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 xml:space="preserve">Cloud Computing: An Overview. (2009). </w:t>
      </w:r>
      <w:r w:rsidRPr="00F10B1C">
        <w:rPr>
          <w:rFonts w:ascii="Calibri" w:hAnsi="Calibri" w:cs="Calibri"/>
          <w:i/>
          <w:iCs/>
          <w:noProof/>
        </w:rPr>
        <w:t>Queue</w:t>
      </w:r>
      <w:r w:rsidRPr="00F10B1C">
        <w:rPr>
          <w:rFonts w:ascii="Calibri" w:hAnsi="Calibri" w:cs="Calibri"/>
          <w:noProof/>
        </w:rPr>
        <w:t xml:space="preserve">, </w:t>
      </w:r>
      <w:r w:rsidRPr="00F10B1C">
        <w:rPr>
          <w:rFonts w:ascii="Calibri" w:hAnsi="Calibri" w:cs="Calibri"/>
          <w:i/>
          <w:iCs/>
          <w:noProof/>
        </w:rPr>
        <w:t>7</w:t>
      </w:r>
      <w:r w:rsidRPr="00F10B1C">
        <w:rPr>
          <w:rFonts w:ascii="Calibri" w:hAnsi="Calibri" w:cs="Calibri"/>
          <w:noProof/>
        </w:rPr>
        <w:t>(5), 2:3--2:4. https://doi.org/10.1145/1551644.1554608</w:t>
      </w:r>
    </w:p>
    <w:p w14:paraId="0A3C9BC7"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5230CEC6"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35796596"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 xml:space="preserve">Dorf, R. C., &amp; Bishop, R. H. (2010). </w:t>
      </w:r>
      <w:r w:rsidRPr="00F10B1C">
        <w:rPr>
          <w:rFonts w:ascii="Calibri" w:hAnsi="Calibri" w:cs="Calibri"/>
          <w:i/>
          <w:iCs/>
          <w:noProof/>
        </w:rPr>
        <w:t>Modern Control Systems</w:t>
      </w:r>
      <w:r w:rsidRPr="00F10B1C">
        <w:rPr>
          <w:rFonts w:ascii="Calibri" w:hAnsi="Calibri" w:cs="Calibri"/>
          <w:noProof/>
        </w:rPr>
        <w:t>.</w:t>
      </w:r>
    </w:p>
    <w:p w14:paraId="0D3AF54D"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F10B1C">
        <w:rPr>
          <w:rFonts w:ascii="Calibri" w:hAnsi="Calibri" w:cs="Calibri"/>
          <w:i/>
          <w:iCs/>
          <w:noProof/>
        </w:rPr>
        <w:t>62</w:t>
      </w:r>
      <w:r w:rsidRPr="00F10B1C">
        <w:rPr>
          <w:rFonts w:ascii="Calibri" w:hAnsi="Calibri" w:cs="Calibri"/>
          <w:noProof/>
        </w:rPr>
        <w:t>(6 OP-Control Engineering. June 2015, Vol. 62 Issue 6, M10, 3 ), 10. Retrieved from http://search.ebscohost.com/login.aspx?direct=true&amp;site=eds-live&amp;db=edsgao&amp;AN=edsgcl.422706900</w:t>
      </w:r>
    </w:p>
    <w:p w14:paraId="29E13B3A"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HTTP/2 Usage. (2017). Retrieved from https://w3techs.com/technologies/details/ce-http2/all/all</w:t>
      </w:r>
    </w:p>
    <w:p w14:paraId="40A9F903"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Mohn, E. (2015). Augmented Reality. Retrieved from http://search.ebscohost.com/login.aspx?direct=true&amp;site=eds-live&amp;db=ers&amp;AN=87323326 OP  - Salem Press Encyclopedia of Science, 2015. 2p.</w:t>
      </w:r>
    </w:p>
    <w:p w14:paraId="53C2B2DE"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6F54D320"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F10B1C">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52FA82" w14:textId="77777777" w:rsidR="008E6D7A" w:rsidRDefault="008E6D7A" w:rsidP="00AA60D4">
      <w:r>
        <w:separator/>
      </w:r>
    </w:p>
  </w:endnote>
  <w:endnote w:type="continuationSeparator" w:id="0">
    <w:p w14:paraId="1AE24051" w14:textId="77777777" w:rsidR="008E6D7A" w:rsidRDefault="008E6D7A"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F57D09" w:rsidRDefault="00F57D09" w:rsidP="00AA60D4">
    <w:pPr>
      <w:pStyle w:val="Footer"/>
    </w:pPr>
  </w:p>
  <w:p w14:paraId="0905A20C" w14:textId="77777777" w:rsidR="00F57D09" w:rsidRDefault="00F57D09"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0A39315" w:rsidR="00F57D09" w:rsidRDefault="00F57D09">
        <w:pPr>
          <w:pStyle w:val="Footer"/>
          <w:jc w:val="right"/>
        </w:pPr>
        <w:r>
          <w:fldChar w:fldCharType="begin"/>
        </w:r>
        <w:r>
          <w:instrText xml:space="preserve"> PAGE   \* MERGEFORMAT </w:instrText>
        </w:r>
        <w:r>
          <w:fldChar w:fldCharType="separate"/>
        </w:r>
        <w:r w:rsidR="00DA0FD3">
          <w:rPr>
            <w:noProof/>
          </w:rPr>
          <w:t>25</w:t>
        </w:r>
        <w:r>
          <w:rPr>
            <w:noProof/>
          </w:rPr>
          <w:fldChar w:fldCharType="end"/>
        </w:r>
      </w:p>
    </w:sdtContent>
  </w:sdt>
  <w:p w14:paraId="0905A20F" w14:textId="77777777" w:rsidR="00F57D09" w:rsidRDefault="00F57D09"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18DF61" w14:textId="77777777" w:rsidR="008E6D7A" w:rsidRDefault="008E6D7A" w:rsidP="00AA60D4">
      <w:r>
        <w:separator/>
      </w:r>
    </w:p>
  </w:footnote>
  <w:footnote w:type="continuationSeparator" w:id="0">
    <w:p w14:paraId="73AACA3E" w14:textId="77777777" w:rsidR="008E6D7A" w:rsidRDefault="008E6D7A"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F57D09" w:rsidRDefault="00F57D09"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6"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0"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4"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9"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1"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2"/>
  </w:num>
  <w:num w:numId="2">
    <w:abstractNumId w:val="6"/>
  </w:num>
  <w:num w:numId="3">
    <w:abstractNumId w:val="20"/>
  </w:num>
  <w:num w:numId="4">
    <w:abstractNumId w:val="5"/>
  </w:num>
  <w:num w:numId="5">
    <w:abstractNumId w:val="40"/>
  </w:num>
  <w:num w:numId="6">
    <w:abstractNumId w:val="14"/>
  </w:num>
  <w:num w:numId="7">
    <w:abstractNumId w:val="3"/>
  </w:num>
  <w:num w:numId="8">
    <w:abstractNumId w:val="17"/>
  </w:num>
  <w:num w:numId="9">
    <w:abstractNumId w:val="31"/>
  </w:num>
  <w:num w:numId="10">
    <w:abstractNumId w:val="41"/>
  </w:num>
  <w:num w:numId="11">
    <w:abstractNumId w:val="29"/>
  </w:num>
  <w:num w:numId="12">
    <w:abstractNumId w:val="25"/>
  </w:num>
  <w:num w:numId="13">
    <w:abstractNumId w:val="24"/>
  </w:num>
  <w:num w:numId="14">
    <w:abstractNumId w:val="12"/>
  </w:num>
  <w:num w:numId="15">
    <w:abstractNumId w:val="15"/>
  </w:num>
  <w:num w:numId="16">
    <w:abstractNumId w:val="16"/>
  </w:num>
  <w:num w:numId="17">
    <w:abstractNumId w:val="4"/>
  </w:num>
  <w:num w:numId="18">
    <w:abstractNumId w:val="10"/>
  </w:num>
  <w:num w:numId="19">
    <w:abstractNumId w:val="36"/>
  </w:num>
  <w:num w:numId="20">
    <w:abstractNumId w:val="33"/>
  </w:num>
  <w:num w:numId="21">
    <w:abstractNumId w:val="2"/>
  </w:num>
  <w:num w:numId="22">
    <w:abstractNumId w:val="7"/>
  </w:num>
  <w:num w:numId="23">
    <w:abstractNumId w:val="42"/>
  </w:num>
  <w:num w:numId="24">
    <w:abstractNumId w:val="28"/>
  </w:num>
  <w:num w:numId="25">
    <w:abstractNumId w:val="22"/>
  </w:num>
  <w:num w:numId="26">
    <w:abstractNumId w:val="18"/>
  </w:num>
  <w:num w:numId="27">
    <w:abstractNumId w:val="8"/>
  </w:num>
  <w:num w:numId="28">
    <w:abstractNumId w:val="34"/>
  </w:num>
  <w:num w:numId="29">
    <w:abstractNumId w:val="26"/>
  </w:num>
  <w:num w:numId="30">
    <w:abstractNumId w:val="30"/>
  </w:num>
  <w:num w:numId="31">
    <w:abstractNumId w:val="1"/>
  </w:num>
  <w:num w:numId="32">
    <w:abstractNumId w:val="27"/>
  </w:num>
  <w:num w:numId="33">
    <w:abstractNumId w:val="9"/>
  </w:num>
  <w:num w:numId="34">
    <w:abstractNumId w:val="37"/>
  </w:num>
  <w:num w:numId="35">
    <w:abstractNumId w:val="23"/>
  </w:num>
  <w:num w:numId="36">
    <w:abstractNumId w:val="11"/>
  </w:num>
  <w:num w:numId="37">
    <w:abstractNumId w:val="13"/>
  </w:num>
  <w:num w:numId="38">
    <w:abstractNumId w:val="0"/>
  </w:num>
  <w:num w:numId="39">
    <w:abstractNumId w:val="35"/>
  </w:num>
  <w:num w:numId="40">
    <w:abstractNumId w:val="21"/>
  </w:num>
  <w:num w:numId="41">
    <w:abstractNumId w:val="19"/>
  </w:num>
  <w:num w:numId="42">
    <w:abstractNumId w:val="39"/>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144"/>
    <w:rsid w:val="0061147D"/>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060DB"/>
    <w:rsid w:val="00C1068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B02"/>
    <w:rsid w:val="00DE47F9"/>
    <w:rsid w:val="00DE7D71"/>
    <w:rsid w:val="00DF083F"/>
    <w:rsid w:val="00DF3771"/>
    <w:rsid w:val="00E03148"/>
    <w:rsid w:val="00E04149"/>
    <w:rsid w:val="00E0684E"/>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9F7BA2-1BDA-425C-8D0D-06680271D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7</TotalTime>
  <Pages>38</Pages>
  <Words>12760</Words>
  <Characters>68905</Characters>
  <Application>Microsoft Office Word</Application>
  <DocSecurity>0</DocSecurity>
  <Lines>574</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8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82</cp:revision>
  <cp:lastPrinted>2011-11-02T09:41:00Z</cp:lastPrinted>
  <dcterms:created xsi:type="dcterms:W3CDTF">2017-05-24T15:07:00Z</dcterms:created>
  <dcterms:modified xsi:type="dcterms:W3CDTF">2017-06-17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